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A66D73" w14:textId="77777777" w:rsidR="006C3DAF" w:rsidRPr="006C3DAF" w:rsidRDefault="006C3DAF" w:rsidP="006C3DAF">
      <w:pPr>
        <w:spacing w:after="0" w:line="480" w:lineRule="auto"/>
        <w:textAlignment w:val="baseline"/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</w:pPr>
      <w:r w:rsidRPr="006C3DAF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 xml:space="preserve">Table IIIs – Cardiac outcomes </w:t>
      </w:r>
    </w:p>
    <w:tbl>
      <w:tblPr>
        <w:tblW w:w="65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97"/>
        <w:gridCol w:w="1444"/>
        <w:gridCol w:w="1367"/>
        <w:gridCol w:w="892"/>
      </w:tblGrid>
      <w:tr w:rsidR="006C3DAF" w:rsidRPr="006C3DAF" w14:paraId="381E1787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3C1AD3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  <w:t>CARDIAC OUTCOMES</w:t>
            </w:r>
          </w:p>
        </w:tc>
      </w:tr>
      <w:tr w:rsidR="006C3DAF" w:rsidRPr="006C3DAF" w14:paraId="4EF120D5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7579710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trong Outcomes</w:t>
            </w:r>
          </w:p>
        </w:tc>
      </w:tr>
      <w:tr w:rsidR="006C3DAF" w:rsidRPr="006C3DAF" w14:paraId="01B68DEE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38573C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Survival to next therapy (pts)</w:t>
            </w:r>
          </w:p>
        </w:tc>
      </w:tr>
      <w:tr w:rsidR="006C3DAF" w:rsidRPr="006C3DAF" w14:paraId="305A051D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6F9CA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D8BD0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8C60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0F5F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76969B62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82FC5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717B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5318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9D96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5,0%</w:t>
            </w:r>
          </w:p>
        </w:tc>
      </w:tr>
      <w:tr w:rsidR="006C3DAF" w:rsidRPr="006C3DAF" w14:paraId="0C702471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403C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0AE0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1DF4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9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F3CE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7%</w:t>
            </w:r>
          </w:p>
        </w:tc>
      </w:tr>
      <w:tr w:rsidR="006C3DAF" w:rsidRPr="006C3DAF" w14:paraId="6BEFE8B6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2B13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513E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929A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F05D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%</w:t>
            </w:r>
          </w:p>
        </w:tc>
      </w:tr>
      <w:tr w:rsidR="006C3DAF" w:rsidRPr="006C3DAF" w14:paraId="67764089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DBF85A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Weaning [from MCS] (pts)</w:t>
            </w:r>
          </w:p>
        </w:tc>
      </w:tr>
      <w:tr w:rsidR="006C3DAF" w:rsidRPr="006C3DAF" w14:paraId="5964969C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96B9E3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66057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BA0E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9C55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7C95F78B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2D03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9A26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7D82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453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9%</w:t>
            </w:r>
          </w:p>
        </w:tc>
      </w:tr>
      <w:tr w:rsidR="006C3DAF" w:rsidRPr="006C3DAF" w14:paraId="17905A7F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68D2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A1DC2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8570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1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EA51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2,4%</w:t>
            </w:r>
          </w:p>
        </w:tc>
      </w:tr>
      <w:tr w:rsidR="006C3DAF" w:rsidRPr="006C3DAF" w14:paraId="790184B5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C664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C3E6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1FCD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/3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E53C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0,0%</w:t>
            </w:r>
          </w:p>
        </w:tc>
      </w:tr>
      <w:tr w:rsidR="006C3DAF" w:rsidRPr="006C3DAF" w14:paraId="0B9B9D64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4A4D1E9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ccessfull weaning (pts)</w:t>
            </w:r>
          </w:p>
        </w:tc>
      </w:tr>
      <w:tr w:rsidR="006C3DAF" w:rsidRPr="006C3DAF" w14:paraId="24094E0E" w14:textId="77777777" w:rsidTr="00403DD3">
        <w:trPr>
          <w:trHeight w:val="300"/>
        </w:trPr>
        <w:tc>
          <w:tcPr>
            <w:tcW w:w="27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1B594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FEE1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CF364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22EC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282ABB8F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426B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CD8D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8BFE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7A39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1,80%</w:t>
            </w:r>
          </w:p>
        </w:tc>
      </w:tr>
      <w:tr w:rsidR="006C3DAF" w:rsidRPr="006C3DAF" w14:paraId="1511A324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6A142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4B0C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F99F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/1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35FD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,67%</w:t>
            </w:r>
          </w:p>
        </w:tc>
      </w:tr>
      <w:tr w:rsidR="006C3DAF" w:rsidRPr="006C3DAF" w14:paraId="0A0601AC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C473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5BA9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4EF8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4F2D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5,00%</w:t>
            </w:r>
          </w:p>
        </w:tc>
      </w:tr>
      <w:tr w:rsidR="006C3DAF" w:rsidRPr="006C3DAF" w14:paraId="3C10DBF8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237AE0D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yocardial Recovery (pts)</w:t>
            </w:r>
          </w:p>
        </w:tc>
      </w:tr>
      <w:tr w:rsidR="006C3DAF" w:rsidRPr="006C3DAF" w14:paraId="1DFAFAA9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38B9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9EF92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9D43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01E6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6E117486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EE36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8027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2C98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DCB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5%</w:t>
            </w:r>
          </w:p>
        </w:tc>
      </w:tr>
      <w:tr w:rsidR="006C3DAF" w:rsidRPr="006C3DAF" w14:paraId="4E5D111B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02D0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ol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4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CDC4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B957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81D1D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,20%</w:t>
            </w:r>
          </w:p>
        </w:tc>
      </w:tr>
      <w:tr w:rsidR="006C3DAF" w:rsidRPr="006C3DAF" w14:paraId="7FDAFDB5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6226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41E0D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A9C3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9136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1,80%</w:t>
            </w:r>
          </w:p>
        </w:tc>
      </w:tr>
      <w:tr w:rsidR="006C3DAF" w:rsidRPr="006C3DAF" w14:paraId="7BF7BBA3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4030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55AE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CC8D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3105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3,33%</w:t>
            </w:r>
          </w:p>
        </w:tc>
      </w:tr>
      <w:tr w:rsidR="006C3DAF" w:rsidRPr="006C3DAF" w14:paraId="668155A7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6661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715D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E77C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0BD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3,00%</w:t>
            </w:r>
          </w:p>
        </w:tc>
      </w:tr>
      <w:tr w:rsidR="006C3DAF" w:rsidRPr="006C3DAF" w14:paraId="5816E61F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BFCEF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4D29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C0EA43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7F7B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,00%</w:t>
            </w:r>
          </w:p>
        </w:tc>
      </w:tr>
      <w:tr w:rsidR="006C3DAF" w:rsidRPr="006C3DAF" w14:paraId="6014C2FD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7076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3F9F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8989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D3093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,0%</w:t>
            </w:r>
          </w:p>
        </w:tc>
      </w:tr>
      <w:tr w:rsidR="006C3DAF" w:rsidRPr="006C3DAF" w14:paraId="0C20463B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7895F7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Bridge to HTx (pts)</w:t>
            </w:r>
          </w:p>
        </w:tc>
      </w:tr>
      <w:tr w:rsidR="006C3DAF" w:rsidRPr="006C3DAF" w14:paraId="699FD580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32EB6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E6B9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28C7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4BBA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35A4483E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E75A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36B1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F534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19A38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0,0%</w:t>
            </w:r>
          </w:p>
        </w:tc>
      </w:tr>
      <w:tr w:rsidR="006C3DAF" w:rsidRPr="006C3DAF" w14:paraId="5685D403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43B33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8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01B1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B720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182D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5,9%</w:t>
            </w:r>
          </w:p>
        </w:tc>
      </w:tr>
      <w:tr w:rsidR="006C3DAF" w:rsidRPr="006C3DAF" w14:paraId="07107183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369C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onteagudo-vela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2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EE13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2217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9C39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2,9%</w:t>
            </w:r>
          </w:p>
        </w:tc>
      </w:tr>
      <w:tr w:rsidR="006C3DAF" w:rsidRPr="006C3DAF" w14:paraId="2E3156B9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F6E4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Davi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682C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3856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17EF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3%</w:t>
            </w:r>
          </w:p>
        </w:tc>
      </w:tr>
      <w:tr w:rsidR="006C3DAF" w:rsidRPr="006C3DAF" w14:paraId="4AD98078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D8D47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CC51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019244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7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51A2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7,0%</w:t>
            </w:r>
          </w:p>
        </w:tc>
      </w:tr>
      <w:tr w:rsidR="006C3DAF" w:rsidRPr="006C3DAF" w14:paraId="171E4568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252D0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FB98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0D19D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5A7A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3%</w:t>
            </w:r>
          </w:p>
        </w:tc>
      </w:tr>
      <w:tr w:rsidR="006C3DAF" w:rsidRPr="006C3DAF" w14:paraId="4E20D304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96B0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C4AA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9CC5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17C0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0%</w:t>
            </w:r>
          </w:p>
        </w:tc>
      </w:tr>
      <w:tr w:rsidR="006C3DAF" w:rsidRPr="006C3DAF" w14:paraId="7096557D" w14:textId="77777777" w:rsidTr="00403DD3">
        <w:trPr>
          <w:trHeight w:val="300"/>
        </w:trPr>
        <w:tc>
          <w:tcPr>
            <w:tcW w:w="6500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5C4C278E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Bridge to LVAD (pts)</w:t>
            </w:r>
          </w:p>
        </w:tc>
      </w:tr>
      <w:tr w:rsidR="006C3DAF" w:rsidRPr="006C3DAF" w14:paraId="535E718A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A939F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DE144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DAA23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34C46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</w:tr>
      <w:tr w:rsidR="006C3DAF" w:rsidRPr="006C3DAF" w14:paraId="165A7244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68CB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C1B45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30D96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11363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0,0%</w:t>
            </w:r>
          </w:p>
        </w:tc>
      </w:tr>
      <w:tr w:rsidR="006C3DAF" w:rsidRPr="006C3DAF" w14:paraId="1B4ECE45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E65B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8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0A3C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7C6A8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D122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,5%</w:t>
            </w:r>
          </w:p>
        </w:tc>
      </w:tr>
      <w:tr w:rsidR="006C3DAF" w:rsidRPr="006C3DAF" w14:paraId="6FF5243A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BEDF4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onteagudo-vela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2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48F0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F837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24A9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1,4%</w:t>
            </w:r>
          </w:p>
        </w:tc>
      </w:tr>
      <w:tr w:rsidR="006C3DAF" w:rsidRPr="006C3DAF" w14:paraId="4CB2C9EC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BB1F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ol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4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6418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D46E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C65B8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7,3%</w:t>
            </w:r>
          </w:p>
        </w:tc>
      </w:tr>
      <w:tr w:rsidR="006C3DAF" w:rsidRPr="006C3DAF" w14:paraId="2EE2C634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F9483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3310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CC05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BE8E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3,0%</w:t>
            </w:r>
          </w:p>
        </w:tc>
      </w:tr>
      <w:tr w:rsidR="006C3DAF" w:rsidRPr="006C3DAF" w14:paraId="34562D4D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A7C0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4E8C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F37BD4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243F6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6,4%</w:t>
            </w:r>
          </w:p>
        </w:tc>
      </w:tr>
      <w:tr w:rsidR="006C3DAF" w:rsidRPr="006C3DAF" w14:paraId="7E427E3E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4C34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37E1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9EEC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A5D1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6,7%</w:t>
            </w:r>
          </w:p>
        </w:tc>
      </w:tr>
      <w:tr w:rsidR="006C3DAF" w:rsidRPr="006C3DAF" w14:paraId="622676DD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1FB8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B05D7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BF1D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A360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3,0%</w:t>
            </w:r>
          </w:p>
        </w:tc>
      </w:tr>
      <w:tr w:rsidR="006C3DAF" w:rsidRPr="006C3DAF" w14:paraId="58EB656A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AAE675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7FF1A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E27829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8B66D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8,5%</w:t>
            </w:r>
          </w:p>
        </w:tc>
      </w:tr>
      <w:tr w:rsidR="006C3DAF" w:rsidRPr="006C3DAF" w14:paraId="14A55F20" w14:textId="77777777" w:rsidTr="00403DD3">
        <w:trPr>
          <w:trHeight w:val="300"/>
        </w:trPr>
        <w:tc>
          <w:tcPr>
            <w:tcW w:w="279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E6A0C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6C3DAF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746B2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13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3FE991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F01D6B" w14:textId="77777777" w:rsidR="006C3DAF" w:rsidRPr="006C3DAF" w:rsidRDefault="006C3DAF" w:rsidP="006C3DAF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6C3DAF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7,5%</w:t>
            </w:r>
          </w:p>
        </w:tc>
      </w:tr>
    </w:tbl>
    <w:p w14:paraId="273F0C85" w14:textId="77777777" w:rsidR="006C3DAF" w:rsidRPr="006C3DAF" w:rsidRDefault="006C3DAF" w:rsidP="006C3DAF">
      <w:pPr>
        <w:spacing w:after="0" w:line="480" w:lineRule="auto"/>
        <w:rPr>
          <w:rFonts w:ascii="Arial" w:eastAsia="Times New Roman" w:hAnsi="Arial" w:cs="Arial"/>
          <w:sz w:val="18"/>
          <w:szCs w:val="18"/>
          <w:lang w:val="it-IT" w:eastAsia="it-IT"/>
        </w:rPr>
      </w:pPr>
    </w:p>
    <w:p w14:paraId="32B523E9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3DAF"/>
    <w:rsid w:val="006C3DAF"/>
    <w:rsid w:val="009A55B6"/>
    <w:rsid w:val="00ED31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EEB23A"/>
  <w15:chartTrackingRefBased/>
  <w15:docId w15:val="{665AF484-D439-4D86-8764-3B368FDC85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140</Words>
  <Characters>12199</Characters>
  <Application>Microsoft Office Word</Application>
  <DocSecurity>0</DocSecurity>
  <Lines>101</Lines>
  <Paragraphs>28</Paragraphs>
  <ScaleCrop>false</ScaleCrop>
  <Company/>
  <LinksUpToDate>false</LinksUpToDate>
  <CharactersWithSpaces>14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3:56:00Z</dcterms:created>
  <dcterms:modified xsi:type="dcterms:W3CDTF">2021-09-16T13:57:00Z</dcterms:modified>
</cp:coreProperties>
</file>